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43C549" w14:textId="77777777" w:rsidR="00A018F9" w:rsidRDefault="00A018F9" w:rsidP="00A018F9">
      <w:pPr>
        <w:spacing w:line="480" w:lineRule="auto"/>
      </w:pPr>
      <w:r w:rsidRPr="00A018F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7EB8E3ED" w14:textId="77777777" w:rsidR="00A018F9" w:rsidRDefault="00A018F9" w:rsidP="00407563">
      <w:pPr>
        <w:spacing w:line="480" w:lineRule="auto"/>
        <w:rPr>
          <w:b/>
          <w:bCs/>
          <w:u w:val="single"/>
        </w:rPr>
      </w:pPr>
    </w:p>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4C47401B"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D43295">
        <w:t xml:space="preserve">reduces </w:t>
      </w:r>
      <w:r w:rsidR="0096539F">
        <w:t>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D43295">
        <w:t>, a phenomenon referred to as “use-dependent learning”</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063703A5"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w:t>
      </w:r>
      <w:r w:rsidR="007F0703">
        <w:lastRenderedPageBreak/>
        <w:t xml:space="preserve">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 xml:space="preserve">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ins w:id="0" w:author="Jonathan Wood" w:date="2020-06-12T12:38:00Z">
        <w:r w:rsidR="00657732">
          <w:t xml:space="preserve"> yet underappreciated role in </w:t>
        </w:r>
      </w:ins>
      <w:ins w:id="1" w:author="Jonathan Wood" w:date="2020-06-12T12:39:00Z">
        <w:r w:rsidR="00657732">
          <w:t>this body of</w:t>
        </w:r>
      </w:ins>
      <w:ins w:id="2" w:author="Jonathan Wood" w:date="2020-06-12T12:38:00Z">
        <w:r w:rsidR="00657732">
          <w:t xml:space="preserve"> literature.</w:t>
        </w:r>
      </w:ins>
      <w:r w:rsidR="006C5028">
        <w:t xml:space="preserve"> </w:t>
      </w:r>
      <w:del w:id="3" w:author="Jonathan Wood" w:date="2020-06-12T12:39:00Z">
        <w:r w:rsidR="006C5028" w:rsidDel="00657732">
          <w:delText xml:space="preserve">role in locomotor learning, which has been </w:delText>
        </w:r>
        <w:r w:rsidR="009F599F" w:rsidDel="00657732">
          <w:delText>un</w:delText>
        </w:r>
        <w:r w:rsidR="0014408B" w:rsidDel="00657732">
          <w:delText>der-</w:delText>
        </w:r>
        <w:r w:rsidR="009F599F" w:rsidDel="00657732">
          <w:delText xml:space="preserve">appreciated in previous literature. </w:delText>
        </w:r>
      </w:del>
      <w:r w:rsidR="006C5028">
        <w:t>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6F5213FB"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ins w:id="4" w:author="Jonathan Wood" w:date="2020-06-11T17:16:00Z">
        <w:r w:rsidR="00F44E73">
          <w:t xml:space="preserve">We formalized </w:t>
        </w:r>
      </w:ins>
      <w:ins w:id="5" w:author="Jonathan Wood" w:date="2020-06-11T17:14:00Z">
        <w:r w:rsidR="0014408B">
          <w:t xml:space="preserve">two </w:t>
        </w:r>
      </w:ins>
      <w:ins w:id="6" w:author="Jonathan Wood" w:date="2020-06-11T17:15:00Z">
        <w:r w:rsidR="00F44E73">
          <w:t xml:space="preserve">competing hypotheses </w:t>
        </w:r>
      </w:ins>
      <w:ins w:id="7" w:author="Jonathan Wood" w:date="2020-06-11T17:16:00Z">
        <w:r w:rsidR="00F44E73">
          <w:t>by</w:t>
        </w:r>
      </w:ins>
      <w:ins w:id="8" w:author="Jonathan Wood" w:date="2020-06-11T17:17:00Z">
        <w:r w:rsidR="00F44E73">
          <w:t xml:space="preserve"> </w:t>
        </w:r>
      </w:ins>
      <w:del w:id="9" w:author="Jonathan Wood" w:date="2020-06-11T17:16:00Z">
        <w:r w:rsidDel="00F44E73">
          <w:delText xml:space="preserve">We </w:delText>
        </w:r>
      </w:del>
      <w:del w:id="10" w:author="Jonathan Wood" w:date="2020-06-11T16:35:00Z">
        <w:r w:rsidDel="00E23CA2">
          <w:delText xml:space="preserve">first </w:delText>
        </w:r>
      </w:del>
      <w:r>
        <w:t>provid</w:t>
      </w:r>
      <w:ins w:id="11" w:author="Jonathan Wood" w:date="2020-06-11T16:35:00Z">
        <w:r w:rsidR="00E23CA2">
          <w:t>ing</w:t>
        </w:r>
      </w:ins>
      <w:del w:id="12" w:author="Jonathan Wood" w:date="2020-06-11T16:35:00Z">
        <w:r w:rsidDel="00E23CA2">
          <w:delText>e</w:delText>
        </w:r>
      </w:del>
      <w:r>
        <w:t xml:space="preserve"> two distinct computational </w:t>
      </w:r>
      <w:r w:rsidR="00F85A8B">
        <w:t xml:space="preserve">models </w:t>
      </w:r>
      <w:del w:id="13" w:author="Jonathan Wood" w:date="2020-06-11T17:17:00Z">
        <w:r w:rsidR="00F85A8B" w:rsidDel="00F44E73">
          <w:delText>(</w:delText>
        </w:r>
        <w:r w:rsidR="00F43603" w:rsidDel="00F44E73">
          <w:delText>hypotheses</w:delText>
        </w:r>
        <w:r w:rsidR="00F85A8B" w:rsidDel="00F44E73">
          <w:delText>)</w:delText>
        </w:r>
        <w:r w:rsidR="00F43603" w:rsidDel="00F44E73">
          <w:delText xml:space="preserve"> </w:delText>
        </w:r>
      </w:del>
      <w:r>
        <w:t xml:space="preserve">of how </w:t>
      </w:r>
      <w:r w:rsidR="000B6FC3">
        <w:t xml:space="preserve">use-dependent learning </w:t>
      </w:r>
      <w:r w:rsidR="002867D9">
        <w:t xml:space="preserve">may </w:t>
      </w:r>
      <w:r>
        <w:t>arise</w:t>
      </w:r>
      <w:ins w:id="14" w:author="Jonathan Wood" w:date="2020-06-12T10:06:00Z">
        <w:r w:rsidR="0093172C">
          <w:t xml:space="preserve">: </w:t>
        </w:r>
      </w:ins>
      <w:ins w:id="15" w:author="Jonathan Wood" w:date="2020-06-12T10:08:00Z">
        <w:r w:rsidR="0093172C">
          <w:t>O</w:t>
        </w:r>
      </w:ins>
      <w:ins w:id="16" w:author="Jonathan Wood" w:date="2020-06-12T10:06:00Z">
        <w:r w:rsidR="0093172C">
          <w:t xml:space="preserve">ne that </w:t>
        </w:r>
      </w:ins>
      <w:ins w:id="17" w:author="Jonathan Wood" w:date="2020-06-12T10:07:00Z">
        <w:r w:rsidR="0093172C">
          <w:t>is impacted by movement consistency and one that is not</w:t>
        </w:r>
      </w:ins>
      <w:r w:rsidR="00A94B48">
        <w:t xml:space="preserve">. 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w:t>
      </w:r>
      <w:proofErr w:type="gramStart"/>
      <w:r w:rsidR="00CE41C1">
        <w:t>are</w:t>
      </w:r>
      <w:proofErr w:type="gramEnd"/>
      <w:r w:rsidR="00CE41C1">
        <w:t xml:space="preserve"> directly related to the consistency of the environment, or target locations. </w:t>
      </w:r>
      <w:r w:rsidR="005A1AB3">
        <w:t xml:space="preserve">Critically, our </w:t>
      </w:r>
      <w:r w:rsidR="009F797D">
        <w:t xml:space="preserve">Adaptive Bayesian model is much more sensitive to the consistency of the environment than the </w:t>
      </w:r>
      <w:r w:rsidR="005A1AB3">
        <w:t xml:space="preserve">Strategy plus Use-Dependent model. </w:t>
      </w:r>
      <w:r w:rsidR="003868B7">
        <w:t>Therefore</w:t>
      </w:r>
      <w:r w:rsidR="00161EF8">
        <w:t xml:space="preserve">, we have designed a set of walking experiments that </w:t>
      </w:r>
      <w:r w:rsidR="002867D9">
        <w:t xml:space="preserve">systematically </w:t>
      </w:r>
      <w:r w:rsidR="00161EF8">
        <w:t xml:space="preserve">vary environmental consistency </w:t>
      </w:r>
      <w:ins w:id="18" w:author="Jonathan Wood" w:date="2020-06-11T17:19:00Z">
        <w:r w:rsidR="00F44E73">
          <w:t xml:space="preserve">during learning </w:t>
        </w:r>
      </w:ins>
      <w:r w:rsidR="00161EF8">
        <w:t>and assess the state of use-dependent biases during no-feedback</w:t>
      </w:r>
      <w:ins w:id="19" w:author="Jonathan Wood" w:date="2020-06-11T17:19:00Z">
        <w:r w:rsidR="00F44E73">
          <w:t xml:space="preserve"> washout</w:t>
        </w:r>
      </w:ins>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5D7A71E3"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6725ABF0"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del w:id="20" w:author="Jonathan Wood" w:date="2020-06-09T15:35:00Z">
        <w:r w:rsidR="00F2099B" w:rsidDel="003E6C32">
          <w:delText>50 strides take approximately 1 minute</w:delText>
        </w:r>
      </w:del>
      <w:ins w:id="21" w:author="Jonathan Wood" w:date="2020-06-12T12:53:00Z">
        <w:r w:rsidR="00E42639">
          <w:t xml:space="preserve">i.e. 250 </w:t>
        </w:r>
      </w:ins>
      <w:ins w:id="22" w:author="Jonathan Wood" w:date="2020-06-09T15:35:00Z">
        <w:r w:rsidR="003E6C32">
          <w:t>left heel strike</w:t>
        </w:r>
      </w:ins>
      <w:ins w:id="23" w:author="Jonathan Wood" w:date="2020-06-12T12:53:00Z">
        <w:r w:rsidR="00E42639">
          <w:t>s</w:t>
        </w:r>
      </w:ins>
      <w:r w:rsidR="00F2099B">
        <w:t>)</w:t>
      </w:r>
      <w:r>
        <w:t xml:space="preserve">. </w:t>
      </w:r>
      <w:del w:id="24" w:author="Jonathan Wood" w:date="2020-06-09T15:36:00Z">
        <w:r w:rsidDel="003E6C32">
          <w:delText xml:space="preserve">One stride is </w:delText>
        </w:r>
        <w:r w:rsidR="00FF5E20" w:rsidDel="003E6C32">
          <w:delText xml:space="preserve">defined as </w:delText>
        </w:r>
        <w:r w:rsidDel="003E6C32">
          <w:delText xml:space="preserve">one left heel strike to the subsequent left heel strike. </w:delText>
        </w:r>
      </w:del>
      <w:r>
        <w:t xml:space="preserve">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del w:id="25" w:author="Jonathan Wood" w:date="2020-06-11T17:25:00Z">
        <w:r w:rsidR="00B651EE" w:rsidDel="00022D83">
          <w:delText>day one</w:delText>
        </w:r>
      </w:del>
      <w:ins w:id="26" w:author="Jonathan Wood" w:date="2020-06-11T17:25:00Z">
        <w:r w:rsidR="00022D83">
          <w:t>the first session</w:t>
        </w:r>
      </w:ins>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commentRangeStart w:id="27"/>
      <w:del w:id="28" w:author="Jonathan Wood" w:date="2020-06-12T13:25:00Z">
        <w:r w:rsidR="00B651EE" w:rsidDel="00C317B4">
          <w:delText>Participants</w:delText>
        </w:r>
      </w:del>
      <w:commentRangeEnd w:id="27"/>
      <w:r w:rsidR="00C317B4">
        <w:rPr>
          <w:rStyle w:val="CommentReference"/>
        </w:rPr>
        <w:commentReference w:id="27"/>
      </w:r>
      <w:del w:id="29" w:author="Jonathan Wood" w:date="2020-06-12T13:25:00Z">
        <w:r w:rsidR="00B651EE" w:rsidDel="00C317B4">
          <w:delText xml:space="preserve"> will be asked to confirm they understand the relationship between their step length and the visual feedback after this phase.</w:delText>
        </w:r>
        <w:r w:rsidR="007A3868" w:rsidDel="00C317B4">
          <w:fldChar w:fldCharType="begin"/>
        </w:r>
        <w:r w:rsidR="007A3868" w:rsidDel="00C317B4">
          <w:delInstrText xml:space="preserve"> ADDIN ZOTERO_ITEM CSL_CITATION {"citationID":"U2F0YTxx","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7A3868" w:rsidDel="00C317B4">
          <w:fldChar w:fldCharType="separate"/>
        </w:r>
        <w:r w:rsidR="007A3868" w:rsidDel="00C317B4">
          <w:fldChar w:fldCharType="end"/>
        </w:r>
        <w:r w:rsidR="00B651EE" w:rsidDel="00C317B4">
          <w:delText xml:space="preserve"> </w:delText>
        </w:r>
      </w:del>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del w:id="30" w:author="Jonathan Wood" w:date="2020-06-11T16:41:00Z">
        <w:r w:rsidR="00CD3C54" w:rsidDel="00E23CA2">
          <w:delText xml:space="preserve">step </w:delText>
        </w:r>
      </w:del>
      <w:ins w:id="31" w:author="Jonathan Wood" w:date="2020-06-11T16:41:00Z">
        <w:r w:rsidR="00E23CA2">
          <w:t xml:space="preserve">leg </w:t>
        </w:r>
      </w:ins>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ins w:id="32" w:author="Jonathan Wood" w:date="2020-06-10T09:28:00Z">
        <w:r w:rsidR="00271E29">
          <w:t xml:space="preserve"> The target lines will have a</w:t>
        </w:r>
      </w:ins>
      <w:ins w:id="33" w:author="Jonathan Wood" w:date="2020-06-10T09:29:00Z">
        <w:r w:rsidR="00271E29">
          <w:t xml:space="preserve"> margin of error of ± 2% step length</w:t>
        </w:r>
      </w:ins>
      <w:ins w:id="34" w:author="Jonathan Wood" w:date="2020-06-11T17:27:00Z">
        <w:r w:rsidR="00022D83">
          <w:t xml:space="preserve"> change from baseline</w:t>
        </w:r>
      </w:ins>
      <w:ins w:id="35" w:author="Jonathan Wood" w:date="2020-06-10T09:29:00Z">
        <w:r w:rsidR="00271E29">
          <w:t>.</w:t>
        </w:r>
      </w:ins>
      <w:r>
        <w:t xml:space="preserve"> </w:t>
      </w:r>
      <w:ins w:id="36" w:author="Jonathan Wood" w:date="2020-06-11T16:41:00Z">
        <w:r w:rsidR="00E23CA2">
          <w:t>The researcher will provide p</w:t>
        </w:r>
      </w:ins>
      <w:ins w:id="37" w:author="Jonathan Wood" w:date="2020-06-09T20:39:00Z">
        <w:r w:rsidR="00764D3A">
          <w:t>articipants w</w:t>
        </w:r>
      </w:ins>
      <w:ins w:id="38" w:author="Jonathan Wood" w:date="2020-06-11T16:41:00Z">
        <w:r w:rsidR="00E23CA2">
          <w:t xml:space="preserve">ith a </w:t>
        </w:r>
      </w:ins>
      <w:ins w:id="39" w:author="Jonathan Wood" w:date="2020-06-09T20:39:00Z">
        <w:r w:rsidR="00764D3A">
          <w:t xml:space="preserve">prompt to continue </w:t>
        </w:r>
      </w:ins>
      <w:ins w:id="40" w:author="Jonathan Wood" w:date="2020-06-11T17:27:00Z">
        <w:r w:rsidR="00022D83">
          <w:t>hitting</w:t>
        </w:r>
      </w:ins>
      <w:ins w:id="41" w:author="Jonathan Wood" w:date="2020-06-09T20:39:00Z">
        <w:r w:rsidR="00764D3A">
          <w:t xml:space="preserve"> the target lines every </w:t>
        </w:r>
      </w:ins>
      <w:ins w:id="42" w:author="Jonathan Wood" w:date="2020-06-11T16:40:00Z">
        <w:r w:rsidR="00E23CA2">
          <w:t xml:space="preserve">100 strides </w:t>
        </w:r>
      </w:ins>
      <w:ins w:id="43" w:author="Jonathan Wood" w:date="2020-06-09T20:39:00Z">
        <w:r w:rsidR="00764D3A">
          <w:t xml:space="preserve">during the Learning phase. </w:t>
        </w:r>
      </w:ins>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ins w:id="44" w:author="Jonathan Wood" w:date="2020-06-09T20:38:00Z">
        <w:r w:rsidR="00764D3A">
          <w:t xml:space="preserve">The treadmill will be stopped </w:t>
        </w:r>
      </w:ins>
      <w:ins w:id="45" w:author="Jonathan Wood" w:date="2020-06-12T13:27:00Z">
        <w:r w:rsidR="00C317B4">
          <w:t xml:space="preserve">briefly </w:t>
        </w:r>
      </w:ins>
      <w:ins w:id="46" w:author="Jonathan Wood" w:date="2020-06-09T20:38:00Z">
        <w:r w:rsidR="00764D3A">
          <w:t xml:space="preserve">between each phase so that instructions can be provided for the next phase. </w:t>
        </w:r>
      </w:ins>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7A9F956"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ins w:id="47" w:author="Jonathan Wood" w:date="2020-06-12T13:28:00Z">
        <w:r w:rsidR="00C317B4">
          <w:t xml:space="preserve"> To accomplish this, </w:t>
        </w:r>
      </w:ins>
      <w:del w:id="48" w:author="Jonathan Wood" w:date="2020-06-12T13:28:00Z">
        <w:r w:rsidR="001645A1" w:rsidDel="00C317B4">
          <w:delText xml:space="preserve"> </w:delText>
        </w:r>
        <w:r w:rsidR="007A3868" w:rsidDel="00C317B4">
          <w:delText>P</w:delText>
        </w:r>
      </w:del>
      <w:ins w:id="49" w:author="Jonathan Wood" w:date="2020-06-12T13:28:00Z">
        <w:r w:rsidR="00C317B4">
          <w:t>p</w:t>
        </w:r>
      </w:ins>
      <w:r w:rsidR="007A3868">
        <w:t>articipants will complete three different conditions</w:t>
      </w:r>
      <w:del w:id="50" w:author="Jonathan Wood" w:date="2020-06-12T13:28:00Z">
        <w:r w:rsidR="007A3868" w:rsidDel="00C317B4">
          <w:delText xml:space="preserve">, </w:delText>
        </w:r>
        <w:commentRangeStart w:id="51"/>
        <w:r w:rsidR="007A3868" w:rsidDel="00C317B4">
          <w:delText>g</w:delText>
        </w:r>
        <w:r w:rsidR="00A15F7C" w:rsidDel="00C317B4">
          <w:delText>oing</w:delText>
        </w:r>
      </w:del>
      <w:commentRangeEnd w:id="51"/>
      <w:r w:rsidR="00C317B4">
        <w:rPr>
          <w:rStyle w:val="CommentReference"/>
        </w:rPr>
        <w:commentReference w:id="51"/>
      </w:r>
      <w:del w:id="52" w:author="Jonathan Wood" w:date="2020-06-12T13:28:00Z">
        <w:r w:rsidR="00A15F7C" w:rsidDel="00C317B4">
          <w:delText xml:space="preserve"> from </w:delText>
        </w:r>
        <w:r w:rsidR="00A73CED" w:rsidDel="00C317B4">
          <w:delText xml:space="preserve">the </w:delText>
        </w:r>
        <w:r w:rsidR="00A15F7C" w:rsidDel="00C317B4">
          <w:delText>most to least consistent condition</w:delText>
        </w:r>
      </w:del>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4DA8956C"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ins w:id="53" w:author="Jonathan Wood" w:date="2020-06-09T15:33:00Z">
        <w:r w:rsidR="003E6C32">
          <w:t>The</w:t>
        </w:r>
      </w:ins>
      <w:ins w:id="54" w:author="Jonathan Wood" w:date="2020-06-09T15:34:00Z">
        <w:r w:rsidR="003E6C32">
          <w:t xml:space="preserve"> step length during the</w:t>
        </w:r>
      </w:ins>
      <w:ins w:id="55" w:author="Jonathan Wood" w:date="2020-06-09T15:33:00Z">
        <w:r w:rsidR="003E6C32">
          <w:t xml:space="preserve"> last 50 strides of the </w:t>
        </w:r>
      </w:ins>
      <w:ins w:id="56" w:author="Jonathan Wood" w:date="2020-06-09T15:34:00Z">
        <w:r w:rsidR="003E6C32">
          <w:t xml:space="preserve">Baseline phase will </w:t>
        </w:r>
      </w:ins>
      <w:ins w:id="57" w:author="Jonathan Wood" w:date="2020-06-10T09:39:00Z">
        <w:r w:rsidR="00E81BA2">
          <w:t xml:space="preserve">be </w:t>
        </w:r>
      </w:ins>
      <w:ins w:id="58" w:author="Jonathan Wood" w:date="2020-06-09T15:34:00Z">
        <w:r w:rsidR="003E6C32">
          <w:t>averaged and used to derive each legs</w:t>
        </w:r>
      </w:ins>
      <w:ins w:id="59" w:author="Jonathan Wood" w:date="2020-06-09T17:43:00Z">
        <w:r w:rsidR="00C865B0">
          <w:t>’</w:t>
        </w:r>
      </w:ins>
      <w:ins w:id="60" w:author="Jonathan Wood" w:date="2020-06-09T15:34:00Z">
        <w:r w:rsidR="003E6C32">
          <w:t xml:space="preserve"> respective target lines during </w:t>
        </w:r>
      </w:ins>
      <w:ins w:id="61" w:author="Jonathan Wood" w:date="2020-06-11T16:48:00Z">
        <w:r w:rsidR="007A3868">
          <w:t>each</w:t>
        </w:r>
      </w:ins>
      <w:ins w:id="62" w:author="Jonathan Wood" w:date="2020-06-09T15:34:00Z">
        <w:r w:rsidR="003E6C32">
          <w:t xml:space="preserve"> session</w:t>
        </w:r>
      </w:ins>
      <w:ins w:id="63" w:author="Jonathan Wood" w:date="2020-06-11T16:48:00Z">
        <w:r w:rsidR="007A3868">
          <w:t>’</w:t>
        </w:r>
      </w:ins>
      <w:ins w:id="64" w:author="Jonathan Wood" w:date="2020-06-09T15:34:00Z">
        <w:r w:rsidR="003E6C32">
          <w:t xml:space="preserve">s learning phase. </w:t>
        </w:r>
      </w:ins>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41EC6665" w:rsidR="00E00AF1" w:rsidRDefault="00DB77C0" w:rsidP="00407563">
      <w:pPr>
        <w:spacing w:line="480" w:lineRule="auto"/>
      </w:pPr>
      <w:r>
        <w:t>Thus, SAI represents the difference between the two step lengths normalized by the</w:t>
      </w:r>
      <w:ins w:id="65" w:author="Jonathan Wood" w:date="2020-06-12T13:33:00Z">
        <w:r w:rsidR="00C317B4">
          <w:t>ir sum</w:t>
        </w:r>
      </w:ins>
      <w:del w:id="66" w:author="Jonathan Wood" w:date="2020-06-12T13:33:00Z">
        <w:r w:rsidDel="00C317B4">
          <w:delText xml:space="preserve"> stride length</w:delText>
        </w:r>
      </w:del>
      <w:r>
        <w:t>. 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3A67A471" w:rsidR="003D0D56" w:rsidRDefault="003D0D56" w:rsidP="00407563">
      <w:pPr>
        <w:spacing w:line="480" w:lineRule="auto"/>
      </w:pPr>
    </w:p>
    <w:p w14:paraId="7AB2B78F" w14:textId="19D988BC" w:rsidR="00D24F3C" w:rsidRDefault="00143A46" w:rsidP="00407563">
      <w:pPr>
        <w:spacing w:line="480" w:lineRule="auto"/>
      </w:pPr>
      <w:commentRangeStart w:id="67"/>
      <w:ins w:id="68" w:author="Jonathan Wood" w:date="2020-06-12T14:13:00Z">
        <w:r>
          <w:t>O</w:t>
        </w:r>
      </w:ins>
      <w:ins w:id="69" w:author="Jonathan Wood" w:date="2020-06-12T13:47:00Z">
        <w:r w:rsidR="00B90E23">
          <w:t>ur</w:t>
        </w:r>
      </w:ins>
      <w:commentRangeEnd w:id="67"/>
      <w:ins w:id="70" w:author="Jonathan Wood" w:date="2020-06-12T14:14:00Z">
        <w:r>
          <w:rPr>
            <w:rStyle w:val="CommentReference"/>
          </w:rPr>
          <w:commentReference w:id="67"/>
        </w:r>
      </w:ins>
      <w:ins w:id="71" w:author="Jonathan Wood" w:date="2020-06-12T13:47:00Z">
        <w:r w:rsidR="00B90E23">
          <w:t xml:space="preserve"> hypotheses focus on</w:t>
        </w:r>
      </w:ins>
      <w:ins w:id="72" w:author="Jonathan Wood" w:date="2020-06-12T13:57:00Z">
        <w:r w:rsidR="000A0A14">
          <w:t xml:space="preserve"> the</w:t>
        </w:r>
      </w:ins>
      <w:ins w:id="73" w:author="Jonathan Wood" w:date="2020-06-12T13:47:00Z">
        <w:r w:rsidR="00B90E23">
          <w:t xml:space="preserve"> use-dependent </w:t>
        </w:r>
      </w:ins>
      <w:ins w:id="74" w:author="Jonathan Wood" w:date="2020-06-12T13:57:00Z">
        <w:r w:rsidR="000A0A14">
          <w:t>learning process alone</w:t>
        </w:r>
      </w:ins>
      <w:ins w:id="75" w:author="Jonathan Wood" w:date="2020-06-12T14:07:00Z">
        <w:r>
          <w:t xml:space="preserve"> which can only be probed </w:t>
        </w:r>
      </w:ins>
      <w:ins w:id="76" w:author="Jonathan Wood" w:date="2020-06-12T14:13:00Z">
        <w:r>
          <w:t>during the no-feedback</w:t>
        </w:r>
      </w:ins>
      <w:ins w:id="77" w:author="Jonathan Wood" w:date="2020-06-12T14:07:00Z">
        <w:r>
          <w:t xml:space="preserve"> Washout phase</w:t>
        </w:r>
      </w:ins>
      <w:ins w:id="78" w:author="Jonathan Wood" w:date="2020-06-12T14:08:00Z">
        <w:r>
          <w:t xml:space="preserve">. </w:t>
        </w:r>
      </w:ins>
      <w:ins w:id="79" w:author="Jonathan Wood" w:date="2020-06-12T14:13:00Z">
        <w:r>
          <w:t>Therefore, t</w:t>
        </w:r>
      </w:ins>
      <w:ins w:id="80" w:author="Jonathan Wood" w:date="2020-06-12T14:02:00Z">
        <w:r w:rsidR="000A0A14">
          <w:t>he Learning phase will</w:t>
        </w:r>
      </w:ins>
      <w:ins w:id="81" w:author="Jonathan Wood" w:date="2020-06-12T14:08:00Z">
        <w:r>
          <w:t xml:space="preserve"> simply</w:t>
        </w:r>
      </w:ins>
      <w:ins w:id="82" w:author="Jonathan Wood" w:date="2020-06-12T14:02:00Z">
        <w:r w:rsidR="000A0A14">
          <w:t xml:space="preserve"> be</w:t>
        </w:r>
      </w:ins>
      <w:ins w:id="83" w:author="Jonathan Wood" w:date="2020-06-12T13:47:00Z">
        <w:r w:rsidR="00B90E23">
          <w:t xml:space="preserve"> </w:t>
        </w:r>
      </w:ins>
      <w:ins w:id="84" w:author="Jonathan Wood" w:date="2020-06-12T14:02:00Z">
        <w:r w:rsidR="000A0A14">
          <w:t xml:space="preserve">used to </w:t>
        </w:r>
      </w:ins>
      <w:ins w:id="85" w:author="Jonathan Wood" w:date="2020-06-12T13:47:00Z">
        <w:r w:rsidR="00B90E23">
          <w:t xml:space="preserve">test our assumption that the mean SAI will not differ across conditions (Learning SAI mean), but the SAI standard deviation (Learning SAI </w:t>
        </w:r>
        <w:r w:rsidR="00B90E23">
          <w:sym w:font="Symbol" w:char="F073"/>
        </w:r>
        <w:r w:rsidR="00B90E23">
          <w:t xml:space="preserve">) will, by examining both measures for the entire Learning phase. Once this is confirmed (see pilot data below), </w:t>
        </w:r>
      </w:ins>
      <w:del w:id="86" w:author="Jonathan Wood" w:date="2020-06-12T13:47:00Z">
        <w:r w:rsidR="007562D9" w:rsidDel="00B90E23">
          <w:delText xml:space="preserve">Our </w:delText>
        </w:r>
      </w:del>
      <w:del w:id="87" w:author="Jonathan Wood" w:date="2020-06-12T13:48:00Z">
        <w:r w:rsidR="007562D9" w:rsidDel="00B90E23">
          <w:delText>analy</w:delText>
        </w:r>
      </w:del>
      <w:del w:id="88" w:author="Jonathan Wood" w:date="2020-06-12T13:47:00Z">
        <w:r w:rsidR="007562D9" w:rsidDel="00B90E23">
          <w:delText>ses</w:delText>
        </w:r>
      </w:del>
      <w:del w:id="89" w:author="Jonathan Wood" w:date="2020-06-12T13:48:00Z">
        <w:r w:rsidR="007562D9" w:rsidDel="00B90E23">
          <w:delText xml:space="preserve"> will focus on use</w:delText>
        </w:r>
      </w:del>
      <w:ins w:id="90" w:author="Jonathan Wood" w:date="2020-06-12T13:48:00Z">
        <w:r w:rsidR="00B90E23">
          <w:t>use</w:t>
        </w:r>
      </w:ins>
      <w:r w:rsidR="007562D9">
        <w:t xml:space="preserve">-dependent biases </w:t>
      </w:r>
      <w:ins w:id="91" w:author="Jonathan Wood" w:date="2020-06-12T14:09:00Z">
        <w:r>
          <w:t xml:space="preserve">will be analyzed </w:t>
        </w:r>
      </w:ins>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ins w:id="92" w:author="Jonathan Wood" w:date="2020-06-11T16:51:00Z">
        <w:r w:rsidR="007A3868">
          <w:t xml:space="preserve">the </w:t>
        </w:r>
      </w:ins>
      <w:del w:id="93" w:author="Jonathan Wood" w:date="2020-06-11T16:51:00Z">
        <w:r w:rsidR="00F6786F" w:rsidDel="007A3868">
          <w:delText>w</w:delText>
        </w:r>
      </w:del>
      <w:ins w:id="94" w:author="Jonathan Wood" w:date="2020-06-11T16:51:00Z">
        <w:r w:rsidR="007A3868">
          <w:t>W</w:t>
        </w:r>
      </w:ins>
      <w:r w:rsidR="00F6786F">
        <w:t>ashout</w:t>
      </w:r>
      <w:ins w:id="95" w:author="Jonathan Wood" w:date="2020-06-11T16:51:00Z">
        <w:r w:rsidR="007A3868">
          <w:t xml:space="preserve"> phase</w:t>
        </w:r>
      </w:ins>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E353B44" w14:textId="77777777" w:rsidR="004B419E" w:rsidRDefault="004B419E" w:rsidP="00407563">
      <w:pPr>
        <w:spacing w:line="480" w:lineRule="auto"/>
        <w:rPr>
          <w:b/>
          <w:bCs/>
        </w:rPr>
      </w:pPr>
    </w:p>
    <w:p w14:paraId="19881302" w14:textId="4413CAC5"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0180D1E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they each</w:t>
      </w:r>
      <w:r w:rsidR="000213D4">
        <w:t xml:space="preserve"> </w:t>
      </w:r>
      <w:r>
        <w:t xml:space="preserve">make dissociable predictions regarding the effect </w:t>
      </w:r>
      <w:r w:rsidR="000213D4">
        <w:t xml:space="preserve">movement </w:t>
      </w:r>
      <w:r>
        <w:t xml:space="preserve">consistency </w:t>
      </w:r>
      <w:ins w:id="96" w:author="Jonathan Wood" w:date="2020-06-12T13:51:00Z">
        <w:r w:rsidR="00B90E23">
          <w:t xml:space="preserve">during Learning </w:t>
        </w:r>
      </w:ins>
      <w:r>
        <w:t>has on use-dependent bias</w:t>
      </w:r>
      <w:r w:rsidR="000D60A4">
        <w:t>es</w:t>
      </w:r>
      <w:ins w:id="97" w:author="Jonathan Wood" w:date="2020-06-12T13:51:00Z">
        <w:r w:rsidR="00B90E23">
          <w:t xml:space="preserve"> measured at</w:t>
        </w:r>
      </w:ins>
      <w:ins w:id="98" w:author="Jonathan Wood" w:date="2020-06-12T13:52:00Z">
        <w:r w:rsidR="00B90E23">
          <w:t xml:space="preserve"> Washout</w:t>
        </w:r>
      </w:ins>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93172C"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93172C"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93172C"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5C9F6409" w:rsidR="00507F44" w:rsidRPr="00D539FB" w:rsidRDefault="0093172C"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AF7A570"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ins w:id="99" w:author="Jonathan Wood" w:date="2020-06-12T10:27:00Z">
        <w:r w:rsidR="00550C7D">
          <w:t xml:space="preserve"> t</w:t>
        </w:r>
      </w:ins>
      <w:ins w:id="100" w:author="Jonathan Wood" w:date="2020-06-12T10:28:00Z">
        <w:r w:rsidR="00550C7D">
          <w:t>he visual feedback is off and</w:t>
        </w:r>
      </w:ins>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93172C"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93172C"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93172C"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01" w:name="_Hlk37794084"/>
            <m:r>
              <w:rPr>
                <w:rFonts w:ascii="Cambria Math" w:hAnsi="Cambria Math"/>
              </w:rPr>
              <m:t>β</m:t>
            </m:r>
            <w:bookmarkEnd w:id="101"/>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09D0E0BB" w:rsidR="00D12592" w:rsidRPr="0085029E" w:rsidRDefault="00345A0C" w:rsidP="00407563">
      <w:pPr>
        <w:spacing w:line="480" w:lineRule="auto"/>
        <w:rPr>
          <w:u w:val="single"/>
        </w:rPr>
      </w:pPr>
      <w:bookmarkStart w:id="102"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02"/>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DEC1283" w:rsidR="007A61A4" w:rsidRPr="0085029E" w:rsidRDefault="00D67E04" w:rsidP="00407563">
      <w:pPr>
        <w:tabs>
          <w:tab w:val="left" w:pos="3510"/>
        </w:tabs>
        <w:spacing w:line="480" w:lineRule="auto"/>
        <w:rPr>
          <w:i/>
          <w:iCs/>
        </w:rPr>
      </w:pPr>
      <w:r w:rsidRPr="0085029E">
        <w:rPr>
          <w:i/>
          <w:iCs/>
          <w:u w:val="single"/>
        </w:rPr>
        <w:t>Model Comparisons:</w:t>
      </w:r>
      <w:r w:rsidR="001C7AA5" w:rsidRPr="0085029E">
        <w:rPr>
          <w:i/>
          <w:iCs/>
        </w:rPr>
        <w:t xml:space="preserve"> </w:t>
      </w:r>
    </w:p>
    <w:p w14:paraId="00ABEF4A" w14:textId="769FEF3C" w:rsidR="001C7AA5" w:rsidRDefault="007A61A4" w:rsidP="001C7AA5">
      <w:pPr>
        <w:spacing w:line="480" w:lineRule="auto"/>
      </w:pPr>
      <w:r>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5D198498"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visualized 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53E59365" w:rsidR="00D67E04" w:rsidRPr="0085029E" w:rsidRDefault="00D67E04" w:rsidP="007A61A4">
      <w:pPr>
        <w:spacing w:line="480" w:lineRule="auto"/>
        <w:rPr>
          <w:i/>
          <w:iCs/>
          <w:u w:val="single"/>
        </w:rPr>
      </w:pPr>
      <w:r w:rsidRPr="0085029E">
        <w:rPr>
          <w:i/>
          <w:iCs/>
          <w:u w:val="single"/>
        </w:rPr>
        <w:t>Empirical Analysis</w:t>
      </w:r>
      <w:r w:rsidR="007A3868">
        <w:rPr>
          <w:i/>
          <w:iCs/>
          <w:u w:val="single"/>
        </w:rPr>
        <w:t>:</w:t>
      </w:r>
    </w:p>
    <w:p w14:paraId="2A93F13D" w14:textId="203FE840" w:rsidR="0061724C" w:rsidRDefault="0061724C" w:rsidP="007A61A4">
      <w:pPr>
        <w:spacing w:line="480" w:lineRule="auto"/>
        <w:rPr>
          <w:ins w:id="103" w:author="Jonathan Wood" w:date="2020-06-12T14:43:00Z"/>
        </w:rPr>
      </w:pPr>
      <w:ins w:id="104" w:author="Jonathan Wood" w:date="2020-06-12T14:43:00Z">
        <w:r>
          <w:t xml:space="preserve">We do not have competing hypotheses regarding the Learning phase, as we expect participants to accurately follow the visual targets. As stated above, t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also be assessed using repeated measures ANOVA and post-hoc Bonferroni corrected pairwise comparisons if necessary. </w:t>
        </w:r>
      </w:ins>
    </w:p>
    <w:p w14:paraId="56D864A1" w14:textId="77777777" w:rsidR="0061724C" w:rsidRDefault="0061724C" w:rsidP="007A61A4">
      <w:pPr>
        <w:spacing w:line="480" w:lineRule="auto"/>
        <w:rPr>
          <w:ins w:id="105" w:author="Jonathan Wood" w:date="2020-06-12T14:43:00Z"/>
        </w:rPr>
      </w:pPr>
    </w:p>
    <w:p w14:paraId="7007C85C" w14:textId="31BDBBBF" w:rsidR="007A61A4" w:rsidRDefault="007A61A4" w:rsidP="007A61A4">
      <w:pPr>
        <w:spacing w:line="480" w:lineRule="auto"/>
      </w:pPr>
      <w:r>
        <w:t xml:space="preserve">As </w:t>
      </w:r>
      <w:r w:rsidR="00EA3C2E">
        <w:t>the</w:t>
      </w:r>
      <w:r>
        <w:t xml:space="preserve"> </w:t>
      </w:r>
      <w:del w:id="106" w:author="Jonathan Wood" w:date="2020-06-12T14:39:00Z">
        <w:r w:rsidDel="00C64912">
          <w:delText>two models make different predictions regarding the effects of movement consistency on use-dependent biases</w:delText>
        </w:r>
        <w:r w:rsidR="00B02209" w:rsidDel="00C64912">
          <w:delText xml:space="preserve">, </w:delText>
        </w:r>
      </w:del>
      <w:ins w:id="107" w:author="Jonathan Wood" w:date="2020-06-12T14:39:00Z">
        <w:r w:rsidR="00C64912">
          <w:t xml:space="preserve">Adaptive Bayesian model predicts differences </w:t>
        </w:r>
      </w:ins>
      <w:ins w:id="108" w:author="Jonathan Wood" w:date="2020-06-12T14:40:00Z">
        <w:r w:rsidR="00C64912">
          <w:t>in use-dependent bias across conditions,</w:t>
        </w:r>
      </w:ins>
      <w:ins w:id="109" w:author="Jonathan Wood" w:date="2020-06-12T14:39:00Z">
        <w:r w:rsidR="00C64912">
          <w:t xml:space="preserve"> </w:t>
        </w:r>
      </w:ins>
      <w:r>
        <w:t xml:space="preserve">we will </w:t>
      </w:r>
      <w:del w:id="110" w:author="Jonathan Wood" w:date="2020-06-12T14:40:00Z">
        <w:r w:rsidDel="00C64912">
          <w:delText xml:space="preserve">also </w:delText>
        </w:r>
      </w:del>
      <w:r>
        <w:t xml:space="preserve">perform statistical analyses of Initial Bias, Early Washout and washout rate using separate repeated measures ANOVAs. In cases of a significant ANOVA, post-hoc pairwise comparisons will be performed with Bonferroni-corrected t-tests. </w:t>
      </w:r>
      <w:del w:id="111" w:author="Jonathan Wood" w:date="2020-06-12T14:41:00Z">
        <w:r w:rsidDel="00C64912">
          <w:delText xml:space="preserve">While the Adaptive Bayesian model predicts differences in use-dependent biases across conditions, </w:delText>
        </w:r>
      </w:del>
      <w:ins w:id="112" w:author="Jonathan Wood" w:date="2020-06-12T14:41:00Z">
        <w:r w:rsidR="00C64912">
          <w:t xml:space="preserve">Because </w:t>
        </w:r>
      </w:ins>
      <w:r>
        <w:t>the Strategy plus Use-Dependent model predicts similar use-dependent biases across conditions</w:t>
      </w:r>
      <w:ins w:id="113" w:author="Jonathan Wood" w:date="2020-06-12T14:41:00Z">
        <w:r w:rsidR="00C64912">
          <w:t xml:space="preserve">, </w:t>
        </w:r>
      </w:ins>
      <w:del w:id="114" w:author="Jonathan Wood" w:date="2020-06-12T14:41:00Z">
        <w:r w:rsidDel="00C64912">
          <w:delText>. Therefore,</w:delText>
        </w:r>
      </w:del>
      <w:r>
        <w:t xml:space="preserve"> we will also perform equivalence tests on Initial Bias, Early Washout and washout rate using the two one-sided tests (TOST) procedure </w:t>
      </w:r>
      <w:r>
        <w:fldChar w:fldCharType="begin"/>
      </w:r>
      <w:r w:rsidR="007A3868">
        <w:instrText xml:space="preserve"> ADDIN ZOTERO_ITEM CSL_CITATION {"citationID":"aBdigHz8","properties":{"formattedCitation":"(Lakens, 2017)","plainCitation":"(Lakens, 2017)","noteIndex":0},"citationItems":[{"id":"nh7QxDNo/fFwSiFEj","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0.3; see </w:t>
      </w:r>
      <w:r>
        <w:fldChar w:fldCharType="begin"/>
      </w:r>
      <w:r w:rsidR="007A3868">
        <w:instrText xml:space="preserve"> ADDIN ZOTERO_ITEM CSL_CITATION {"citationID":"EEeVBAde","properties":{"formattedCitation":"(Lakens, 2013)","plainCitation":"(Lakens, 2013)","dontUpdate":true,"noteIndex":0},"citationItems":[{"id":"nh7QxDNo/4noKOPR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759E6987" w14:textId="77777777" w:rsidR="007A61A4" w:rsidDel="0061724C" w:rsidRDefault="007A61A4" w:rsidP="007A61A4">
      <w:pPr>
        <w:spacing w:line="480" w:lineRule="auto"/>
        <w:rPr>
          <w:del w:id="115" w:author="Jonathan Wood" w:date="2020-06-12T14:43:00Z"/>
        </w:rPr>
      </w:pPr>
    </w:p>
    <w:p w14:paraId="594366D6" w14:textId="4276D883" w:rsidR="007A61A4" w:rsidRPr="009918D7" w:rsidDel="0061724C" w:rsidRDefault="007A61A4" w:rsidP="007A61A4">
      <w:pPr>
        <w:spacing w:line="480" w:lineRule="auto"/>
        <w:rPr>
          <w:del w:id="116" w:author="Jonathan Wood" w:date="2020-06-12T14:43:00Z"/>
        </w:rPr>
      </w:pPr>
      <w:del w:id="117" w:author="Jonathan Wood" w:date="2020-06-12T14:43:00Z">
        <w:r w:rsidDel="0061724C">
          <w:delText xml:space="preserve">We do not have competing hypotheses regarding the Learning phase, as we expect participants to accurately follow the visual targets. As stated above, this should result in </w:delText>
        </w:r>
        <w:r w:rsidRPr="00FE00C3" w:rsidDel="0061724C">
          <w:delText>Learning SAI mean</w:delText>
        </w:r>
        <w:r w:rsidDel="0061724C">
          <w:delText xml:space="preserve"> values that do not differ across conditions, but larger </w:delText>
        </w:r>
        <w:r w:rsidRPr="00FE00C3" w:rsidDel="0061724C">
          <w:delText xml:space="preserve">Learning SAI </w:delText>
        </w:r>
        <w:r w:rsidRPr="00FE00C3" w:rsidDel="0061724C">
          <w:sym w:font="Symbol" w:char="F073"/>
        </w:r>
        <w:r w:rsidDel="0061724C">
          <w:delText xml:space="preserve"> values when going from Constant to Low Variability and High Variability conditions (see Pilot Data section and Figure 4). These assumptions will also be assessed using repeated measures ANOVA and post-hoc Bonferroni corrected pairwise comparisons if necessary. </w:delText>
        </w:r>
      </w:del>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06B53F19"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ins w:id="118" w:author="Jonathan Wood" w:date="2020-06-11T16:56:00Z">
        <w:r w:rsidR="00C50295">
          <w:t>,</w:t>
        </w:r>
      </w:ins>
      <w:r w:rsidR="003C38B7">
        <w:t xml:space="preserve"> in this case</w:t>
      </w:r>
      <w:ins w:id="119" w:author="Jonathan Wood" w:date="2020-06-11T16:57:00Z">
        <w:r w:rsidR="00C50295">
          <w:t>,</w:t>
        </w:r>
      </w:ins>
      <w:r w:rsidR="003C38B7">
        <w:t xml:space="preserve"> is used to mitigate the effects of</w:t>
      </w:r>
      <w:ins w:id="120" w:author="Jonathan Wood" w:date="2020-06-12T14:52:00Z">
        <w:r w:rsidR="0061724C">
          <w:t xml:space="preserve"> stride to stride</w:t>
        </w:r>
      </w:ins>
      <w:r w:rsidR="003C38B7">
        <w:t xml:space="preserve"> </w:t>
      </w:r>
      <w:ins w:id="121" w:author="Jonathan Wood" w:date="2020-06-12T14:51:00Z">
        <w:r w:rsidR="0061724C">
          <w:t xml:space="preserve">SAI </w:t>
        </w:r>
      </w:ins>
      <w:del w:id="122" w:author="Jonathan Wood" w:date="2020-06-12T14:52:00Z">
        <w:r w:rsidR="003C38B7" w:rsidDel="0061724C">
          <w:delText xml:space="preserve">noise </w:delText>
        </w:r>
      </w:del>
      <w:ins w:id="123" w:author="Jonathan Wood" w:date="2020-06-12T14:52:00Z">
        <w:r w:rsidR="0061724C">
          <w:t>variability</w:t>
        </w:r>
        <w:r w:rsidR="0061724C">
          <w:t xml:space="preserve"> </w:t>
        </w:r>
      </w:ins>
      <w:r w:rsidR="003C38B7">
        <w:t xml:space="preserve">on the analysis. </w:t>
      </w:r>
      <w:r>
        <w:t>The largest cluster of</w:t>
      </w:r>
      <w:ins w:id="124" w:author="Jonathan Wood" w:date="2020-06-11T16:57:00Z">
        <w:r w:rsidR="00C50295">
          <w:t xml:space="preserve"> consecutive</w:t>
        </w:r>
      </w:ins>
      <w:r>
        <w:t xml:space="preserve"> significant paired t-tests (p &lt; 0.05) </w:t>
      </w:r>
      <w:del w:id="125" w:author="Jonathan Wood" w:date="2020-06-11T16:57:00Z">
        <w:r w:rsidDel="00C50295">
          <w:delText xml:space="preserve">in a row </w:delText>
        </w:r>
      </w:del>
      <w:r>
        <w:t xml:space="preserve">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77C1785D"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w:t>
      </w:r>
      <w:ins w:id="126" w:author="Jonathan Wood" w:date="2020-06-12T10:29:00Z">
        <w:r w:rsidR="00550C7D">
          <w:t xml:space="preserve">(brighter colors) </w:t>
        </w:r>
        <w:r w:rsidR="00550C7D">
          <w:t xml:space="preserve">when comparing the simulations and fits from the same models </w:t>
        </w:r>
      </w:ins>
      <w:del w:id="127" w:author="Jonathan Wood" w:date="2020-06-12T10:29:00Z">
        <w:r w:rsidDel="00550C7D">
          <w:delText xml:space="preserve">on the diagonals of the confusion matrix (brighter colors) </w:delText>
        </w:r>
      </w:del>
      <w:r>
        <w:t xml:space="preserve">and values closer to 0 </w:t>
      </w:r>
      <w:ins w:id="128" w:author="Jonathan Wood" w:date="2020-06-12T10:29:00Z">
        <w:r w:rsidR="00550C7D">
          <w:t xml:space="preserve">(duller colors) when comparing </w:t>
        </w:r>
      </w:ins>
      <w:ins w:id="129" w:author="Jonathan Wood" w:date="2020-06-12T10:30:00Z">
        <w:r w:rsidR="00550C7D">
          <w:t>simulations</w:t>
        </w:r>
      </w:ins>
      <w:ins w:id="130" w:author="Jonathan Wood" w:date="2020-06-12T10:29:00Z">
        <w:r w:rsidR="00550C7D">
          <w:t xml:space="preserve"> and fits from </w:t>
        </w:r>
      </w:ins>
      <w:ins w:id="131" w:author="Jonathan Wood" w:date="2020-06-12T10:30:00Z">
        <w:r w:rsidR="00550C7D">
          <w:t>opposite</w:t>
        </w:r>
      </w:ins>
      <w:ins w:id="132" w:author="Jonathan Wood" w:date="2020-06-12T10:29:00Z">
        <w:r w:rsidR="00550C7D">
          <w:t xml:space="preserve"> models</w:t>
        </w:r>
      </w:ins>
      <w:ins w:id="133" w:author="Jonathan Wood" w:date="2020-06-12T10:30:00Z">
        <w:r w:rsidR="00550C7D">
          <w:t xml:space="preserve">. </w:t>
        </w:r>
      </w:ins>
      <w:del w:id="134" w:author="Jonathan Wood" w:date="2020-06-12T10:29:00Z">
        <w:r w:rsidDel="00550C7D">
          <w:delText>off-diagonals (duller colors)</w:delText>
        </w:r>
      </w:del>
      <w:r>
        <w:t xml:space="preserve">.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In direct contrast to this framework, 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48F29381" w:rsidR="000B101F" w:rsidRDefault="00912883" w:rsidP="00407563">
      <w:pPr>
        <w:spacing w:line="480" w:lineRule="auto"/>
      </w:pPr>
      <w:r>
        <w:t xml:space="preserve">We </w:t>
      </w:r>
      <w:r w:rsidR="000B101F">
        <w:t xml:space="preserve">obtained parameters for model simulation by fitting the models to </w:t>
      </w:r>
      <w:proofErr w:type="gramStart"/>
      <w:r w:rsidR="000B101F">
        <w:t>each individual</w:t>
      </w:r>
      <w:proofErr w:type="gramEnd"/>
      <w:r w:rsidR="000B101F">
        <w:t xml:space="preserve"> from a previously collected dataset</w:t>
      </w:r>
      <w:r w:rsidR="00C6328C">
        <w:t xml:space="preserve"> (mean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xml:space="preserve">= 0.895; Strategy </w:t>
      </w:r>
      <w:r w:rsidR="000E60C1">
        <w:t>plus</w:t>
      </w:r>
      <w:r w:rsidR="00893E9C">
        <w:t xml:space="preserve"> Use-Dependent = 0.870</w:t>
      </w:r>
      <w:r w:rsidR="00C6328C">
        <w:t>)</w:t>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del w:id="135" w:author="Jonathan Wood" w:date="2020-06-12T11:41:00Z">
        <w:r w:rsidR="000B55EA" w:rsidDel="00BF61D7">
          <w:delText xml:space="preserve">as the </w:delText>
        </w:r>
        <w:r w:rsidDel="00BF61D7">
          <w:delText xml:space="preserve">Learning </w:delText>
        </w:r>
        <w:r w:rsidR="000B55EA" w:rsidDel="00BF61D7">
          <w:delText>block progress</w:delText>
        </w:r>
        <w:r w:rsidR="00220B35" w:rsidDel="00BF61D7">
          <w:delText xml:space="preserve">es, with more marked differences </w:delText>
        </w:r>
      </w:del>
      <w:r w:rsidR="00220B35">
        <w:t xml:space="preserve">between their predictions during the </w:t>
      </w:r>
      <w:r w:rsidR="000B101F">
        <w:t xml:space="preserve">Washout phase. </w:t>
      </w:r>
    </w:p>
    <w:p w14:paraId="4FEDD7B9" w14:textId="7279B1DD" w:rsidR="000B101F" w:rsidRDefault="000B101F" w:rsidP="00407563">
      <w:pPr>
        <w:spacing w:line="480" w:lineRule="auto"/>
      </w:pPr>
    </w:p>
    <w:p w14:paraId="7BA68A8B" w14:textId="7CCC2859"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However, the Adaptive Bayesian model demonstrates consistently decreasing aftereffects when the conditions become less stable during the Learning phase. We also analyzed the washout rates for each model</w:t>
      </w:r>
      <w:r w:rsidR="005E7F90">
        <w:t xml:space="preserve"> (Figure 3D)</w:t>
      </w:r>
      <w:r w:rsidR="00F66EA9">
        <w:t xml:space="preserve">.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 xml:space="preserve">if the Strategy plus Use-Dependent model is more appropriate, we will observe an absence of differences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762F9943"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del w:id="136" w:author="Jonathan Wood" w:date="2020-06-12T11:42:00Z">
        <w:r w:rsidR="00EF6128" w:rsidDel="00BF61D7">
          <w:delText xml:space="preserve">November </w:delText>
        </w:r>
      </w:del>
      <w:ins w:id="137" w:author="Jonathan Wood" w:date="2020-06-12T11:42:00Z">
        <w:r w:rsidR="00BF61D7">
          <w:t>January</w:t>
        </w:r>
        <w:r w:rsidR="00BF61D7">
          <w:t xml:space="preserve"> </w:t>
        </w:r>
      </w:ins>
      <w:r w:rsidR="00A85F44">
        <w:t>15</w:t>
      </w:r>
      <w:r w:rsidR="00A85F44" w:rsidRPr="00A85F44">
        <w:rPr>
          <w:vertAlign w:val="superscript"/>
        </w:rPr>
        <w:t>th</w:t>
      </w:r>
      <w:r w:rsidR="0034691E">
        <w:t>, 202</w:t>
      </w:r>
      <w:del w:id="138" w:author="Jonathan Wood" w:date="2020-06-12T11:42:00Z">
        <w:r w:rsidR="0034691E" w:rsidDel="00BF61D7">
          <w:delText>0</w:delText>
        </w:r>
      </w:del>
      <w:ins w:id="139" w:author="Jonathan Wood" w:date="2020-06-12T11:42:00Z">
        <w:r w:rsidR="00BF61D7">
          <w:t>1</w:t>
        </w:r>
      </w:ins>
      <w:r w:rsidR="0034691E">
        <w:t xml:space="preserve">,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2A12C588" w14:textId="77777777" w:rsidR="0085029E" w:rsidRPr="0085029E" w:rsidRDefault="00F849E4" w:rsidP="0085029E">
      <w:pPr>
        <w:pStyle w:val="Bibliography"/>
      </w:pPr>
      <w:r>
        <w:fldChar w:fldCharType="begin"/>
      </w:r>
      <w:r w:rsidR="00173209">
        <w:instrText xml:space="preserve"> ADDIN ZOTERO_BIBL {"uncited":[],"omitted":[],"custom":[]} CSL_BIBLIOGRAPHY </w:instrText>
      </w:r>
      <w:r>
        <w:fldChar w:fldCharType="separate"/>
      </w:r>
      <w:r w:rsidR="0085029E" w:rsidRPr="0085029E">
        <w:t>Cherry-Allen KM, Statton MA, Celnik PA, Bastian AJ (2018) A dual-learning paradigm simultaneously improves multiple features of gait post-stroke. Neurorehabil Neural Repair 32:810–820.</w:t>
      </w:r>
    </w:p>
    <w:p w14:paraId="2D30AC7A" w14:textId="77777777" w:rsidR="0085029E" w:rsidRPr="0085029E" w:rsidRDefault="0085029E" w:rsidP="0085029E">
      <w:pPr>
        <w:pStyle w:val="Bibliography"/>
      </w:pPr>
      <w:r w:rsidRPr="0085029E">
        <w:t>Classen J, Liepert J, Wise SP, Hallett M, Cohen LG (1998) Rapid plasticity of human cortical movement representation induced by practice. J Neurophysiol 79:1117–1123.</w:t>
      </w:r>
    </w:p>
    <w:p w14:paraId="3F559565" w14:textId="77777777" w:rsidR="0085029E" w:rsidRPr="0085029E" w:rsidRDefault="0085029E" w:rsidP="0085029E">
      <w:pPr>
        <w:pStyle w:val="Bibliography"/>
      </w:pPr>
      <w:r w:rsidRPr="0085029E">
        <w:t>Day KA, Leech KA, Roemmich RT, Bastian AJ (2018) Accelerating locomotor savings in learning: compressing four training days to one. J Neurophysiol 119:2100–2113.</w:t>
      </w:r>
    </w:p>
    <w:p w14:paraId="51510BB2" w14:textId="77777777" w:rsidR="0085029E" w:rsidRPr="0085029E" w:rsidRDefault="0085029E" w:rsidP="0085029E">
      <w:pPr>
        <w:pStyle w:val="Bibliography"/>
      </w:pPr>
      <w:r w:rsidRPr="0085029E">
        <w:t>Diedrichsen J, White O, Newman D, Lally N (2010) Use-dependent and error-based learning of motor behaviors. J Neurosci 30:5159–5166.</w:t>
      </w:r>
    </w:p>
    <w:p w14:paraId="2D3A9ADC" w14:textId="77777777" w:rsidR="0085029E" w:rsidRPr="0085029E" w:rsidRDefault="0085029E" w:rsidP="0085029E">
      <w:pPr>
        <w:pStyle w:val="Bibliography"/>
      </w:pPr>
      <w:r w:rsidRPr="0085029E">
        <w:t>Ernst MO, Banks MS (2002) Humans integrate visual and haptic information in a statistically optimal fashion. Nature 415:429–433.</w:t>
      </w:r>
    </w:p>
    <w:p w14:paraId="3C53B2AE" w14:textId="77777777" w:rsidR="0085029E" w:rsidRPr="0085029E" w:rsidRDefault="0085029E" w:rsidP="0085029E">
      <w:pPr>
        <w:pStyle w:val="Bibliography"/>
      </w:pPr>
      <w:r w:rsidRPr="0085029E">
        <w:t>French MA, Morton SM, Charalambous CC, Reisman DS (2018) A locomotor learning paradigm using distorted visual feedback elicits strategic learning. J Neurophysiol 120:1923–1931.</w:t>
      </w:r>
    </w:p>
    <w:p w14:paraId="71FA7EFF" w14:textId="77777777" w:rsidR="0085029E" w:rsidRPr="0085029E" w:rsidRDefault="0085029E" w:rsidP="0085029E">
      <w:pPr>
        <w:pStyle w:val="Bibliography"/>
      </w:pPr>
      <w:r w:rsidRPr="0085029E">
        <w:t>Hammerbeck U, Yousif N, Greenwood R, Rothwell JC, Diedrichsen J (2014) Movement speed is biased by prior experience. Journal of Neurophysiology 111:128–134.</w:t>
      </w:r>
    </w:p>
    <w:p w14:paraId="31E6E8E9" w14:textId="77777777" w:rsidR="0085029E" w:rsidRPr="0085029E" w:rsidRDefault="0085029E" w:rsidP="0085029E">
      <w:pPr>
        <w:pStyle w:val="Bibliography"/>
      </w:pPr>
      <w:r w:rsidRPr="0085029E">
        <w:t>Hardwick RM, Forrence AD, Krakauer JW, Haith AM (2019) Time-dependent competition between goal-directed and habitual response preparation. Nat Hum Behav 3:1252–1262.</w:t>
      </w:r>
    </w:p>
    <w:p w14:paraId="0281F842" w14:textId="77777777" w:rsidR="0085029E" w:rsidRPr="0085029E" w:rsidRDefault="0085029E" w:rsidP="0085029E">
      <w:pPr>
        <w:pStyle w:val="Bibliography"/>
      </w:pPr>
      <w:r w:rsidRPr="0085029E">
        <w:t>Holmes AP, Blair RC, Watson JD, Ford I (1996) Nonparametric analysis of statistic images from functional mapping experiments. J Cereb Blood Flow Metab 16:7–22.</w:t>
      </w:r>
    </w:p>
    <w:p w14:paraId="4F1DA5A3" w14:textId="77777777" w:rsidR="0085029E" w:rsidRPr="0085029E" w:rsidRDefault="0085029E" w:rsidP="0085029E">
      <w:pPr>
        <w:pStyle w:val="Bibliography"/>
      </w:pPr>
      <w:r w:rsidRPr="0085029E">
        <w:t>Hussain SJ, Hanson AS, Tseng S-C, Morton SM (2013) A locomotor adaptation including explicit knowledge and removal of postadaptation errors induces complete 24-hour retention. J Neurophysiol 110:916–925.</w:t>
      </w:r>
    </w:p>
    <w:p w14:paraId="3F6837C2" w14:textId="77777777" w:rsidR="0085029E" w:rsidRPr="0085029E" w:rsidRDefault="0085029E" w:rsidP="0085029E">
      <w:pPr>
        <w:pStyle w:val="Bibliography"/>
      </w:pPr>
      <w:r w:rsidRPr="0085029E">
        <w:t>Kim S-J, Krebs HI (2012) Effects of implicit visual feedback distortion on human gait. Exp Brain Res 218:495–502.</w:t>
      </w:r>
    </w:p>
    <w:p w14:paraId="1C2FDA48" w14:textId="77777777" w:rsidR="0085029E" w:rsidRPr="0085029E" w:rsidRDefault="0085029E" w:rsidP="0085029E">
      <w:pPr>
        <w:pStyle w:val="Bibliography"/>
      </w:pPr>
      <w:r w:rsidRPr="0085029E">
        <w:t>Kim S-J, Mugisha D (2014) Effect of explicit visual feedback distortion on human gait. J Neuroeng Rehabil 11:74.</w:t>
      </w:r>
    </w:p>
    <w:p w14:paraId="72D5B699" w14:textId="77777777" w:rsidR="0085029E" w:rsidRPr="0085029E" w:rsidRDefault="0085029E" w:rsidP="0085029E">
      <w:pPr>
        <w:pStyle w:val="Bibliography"/>
      </w:pPr>
      <w:r w:rsidRPr="0085029E">
        <w:t>Kitago T, Ryan SL, Mazzoni P, Krakauer JW, Haith AM (2013) Unlearning versus savings in visuomotor adaptation: comparing effects of washout, passage of time, and removal of errors on motor memory. Front Hum Neurosci 7.</w:t>
      </w:r>
    </w:p>
    <w:p w14:paraId="0BCAFF80" w14:textId="77777777" w:rsidR="0085029E" w:rsidRPr="0085029E" w:rsidRDefault="0085029E" w:rsidP="0085029E">
      <w:pPr>
        <w:pStyle w:val="Bibliography"/>
      </w:pPr>
      <w:r w:rsidRPr="0085029E">
        <w:t>Körding K (2007) Decision Theory: What “Should” the Nervous System Do? Science 318:606–610.</w:t>
      </w:r>
    </w:p>
    <w:p w14:paraId="05B884FB" w14:textId="77777777" w:rsidR="0085029E" w:rsidRPr="0085029E" w:rsidRDefault="0085029E" w:rsidP="0085029E">
      <w:pPr>
        <w:pStyle w:val="Bibliography"/>
      </w:pPr>
      <w:r w:rsidRPr="0085029E">
        <w:t>Lakens D (2017) Equivalence Tests: A Practical Primer for t Tests, Correlations, and Meta-Analyses. Social Psychological and Personality Science.</w:t>
      </w:r>
    </w:p>
    <w:p w14:paraId="12D23C7F" w14:textId="77777777" w:rsidR="0085029E" w:rsidRPr="0085029E" w:rsidRDefault="0085029E" w:rsidP="0085029E">
      <w:pPr>
        <w:pStyle w:val="Bibliography"/>
      </w:pPr>
      <w:r w:rsidRPr="0085029E">
        <w:t>Lakens D (2013) Calculating and reporting effect sizes to facilitate cumulative science: a practical primer for t-tests and ANOVAs. Front Psychol 4.</w:t>
      </w:r>
    </w:p>
    <w:p w14:paraId="2667872A" w14:textId="77777777" w:rsidR="0085029E" w:rsidRPr="0085029E" w:rsidRDefault="0085029E" w:rsidP="0085029E">
      <w:pPr>
        <w:pStyle w:val="Bibliography"/>
      </w:pPr>
      <w:r w:rsidRPr="0085029E">
        <w:t>Leech KA, Roemmich RT, Bastian AJ (2018) Creating flexible motor memories in human walking. Sci Rep 8:94.</w:t>
      </w:r>
    </w:p>
    <w:p w14:paraId="6CB9247B" w14:textId="77777777" w:rsidR="0085029E" w:rsidRPr="0085029E" w:rsidRDefault="0085029E" w:rsidP="0085029E">
      <w:pPr>
        <w:pStyle w:val="Bibliography"/>
      </w:pPr>
      <w:r w:rsidRPr="0085029E">
        <w:t>Long AW, Roemmich RT, Bastian AJ (2016) Blocking trial-by-trial error correction does not interfere with motor learning in human walking. J Neurophysiol 115:2341–2348.</w:t>
      </w:r>
    </w:p>
    <w:p w14:paraId="15B974CD" w14:textId="77777777" w:rsidR="0085029E" w:rsidRPr="0085029E" w:rsidRDefault="0085029E" w:rsidP="0085029E">
      <w:pPr>
        <w:pStyle w:val="Bibliography"/>
      </w:pPr>
      <w:r w:rsidRPr="0085029E">
        <w:t>Maris E, Oostenveld R (2007) Nonparametric statistical testing of EEG- and MEG-data. Journal of Neuroscience Methods 164:177–190.</w:t>
      </w:r>
    </w:p>
    <w:p w14:paraId="06C2A887" w14:textId="77777777" w:rsidR="0085029E" w:rsidRPr="0085029E" w:rsidRDefault="0085029E" w:rsidP="0085029E">
      <w:pPr>
        <w:pStyle w:val="Bibliography"/>
      </w:pPr>
      <w:r w:rsidRPr="0085029E">
        <w:t>Mawase F, Lopez D, Celnik PA, Haith AM (2018) Movement Repetition Facilitates Response Preparation. Cell Reports 24:801–808.</w:t>
      </w:r>
    </w:p>
    <w:p w14:paraId="74C80487" w14:textId="77777777" w:rsidR="0085029E" w:rsidRPr="0085029E" w:rsidRDefault="0085029E" w:rsidP="0085029E">
      <w:pPr>
        <w:pStyle w:val="Bibliography"/>
      </w:pPr>
      <w:r w:rsidRPr="0085029E">
        <w:t>Nichols TE, Holmes AP (2002) Nonparametric permutation tests for functional neuroimaging: A primer with examples. Hum Brain Mapp 15:1–25.</w:t>
      </w:r>
    </w:p>
    <w:p w14:paraId="3862A5CE" w14:textId="77777777" w:rsidR="0085029E" w:rsidRPr="0085029E" w:rsidRDefault="0085029E" w:rsidP="0085029E">
      <w:pPr>
        <w:pStyle w:val="Bibliography"/>
      </w:pPr>
      <w:r w:rsidRPr="0085029E">
        <w:t>Orban de Xivry J-J, Criscimagna-Hemminger SE, Shadmehr R (2011) Contributions of the motor cortex to adaptive control of reaching depend on the perturbation schedule. Cereb Cortex 21:1475–1484.</w:t>
      </w:r>
    </w:p>
    <w:p w14:paraId="3B7FA5EE" w14:textId="77777777" w:rsidR="0085029E" w:rsidRPr="0085029E" w:rsidRDefault="0085029E" w:rsidP="0085029E">
      <w:pPr>
        <w:pStyle w:val="Bibliography"/>
      </w:pPr>
      <w:r w:rsidRPr="0085029E">
        <w:t>Schmidt RA, Lee TD (2005) Motor control and learning: A behavioral emphasis, 4th ed, Motor control and learning: A behavioral emphasis, 4th ed. Champaign, IL, US: Human Kinetics.</w:t>
      </w:r>
    </w:p>
    <w:p w14:paraId="2B0D69FD" w14:textId="77777777" w:rsidR="0085029E" w:rsidRPr="0085029E" w:rsidRDefault="0085029E" w:rsidP="0085029E">
      <w:pPr>
        <w:pStyle w:val="Bibliography"/>
      </w:pPr>
      <w:r w:rsidRPr="0085029E">
        <w:t>Statton MA, Toliver A, Bastian AJ (2016) A dual-learning paradigm can simultaneously train multiple characteristics of walking. J Neurophysiol 115:2692–2700.</w:t>
      </w:r>
    </w:p>
    <w:p w14:paraId="3CA7D02C" w14:textId="77777777" w:rsidR="0085029E" w:rsidRPr="0085029E" w:rsidRDefault="0085029E" w:rsidP="0085029E">
      <w:pPr>
        <w:pStyle w:val="Bibliography"/>
      </w:pPr>
      <w:r w:rsidRPr="0085029E">
        <w:t>Verstynen T, Sabes PN (2011) How each movement changes the next: an experimental and theoretical study of fast adaptive priors in reaching. J Neurosci 31:10050–10059.</w:t>
      </w:r>
    </w:p>
    <w:p w14:paraId="0CEA09D8" w14:textId="77777777" w:rsidR="0085029E" w:rsidRPr="0085029E" w:rsidRDefault="0085029E" w:rsidP="0085029E">
      <w:pPr>
        <w:pStyle w:val="Bibliography"/>
      </w:pPr>
      <w:r w:rsidRPr="0085029E">
        <w:t>Wei K, Körding K (2009) Relevance of error: what drives motor adaptation? J Neurophysiol 101:655–664.</w:t>
      </w:r>
    </w:p>
    <w:p w14:paraId="09885F7D" w14:textId="77777777" w:rsidR="0085029E" w:rsidRPr="0085029E" w:rsidRDefault="0085029E" w:rsidP="0085029E">
      <w:pPr>
        <w:pStyle w:val="Bibliography"/>
      </w:pPr>
      <w:r w:rsidRPr="0085029E">
        <w:t>Wilson RC, Collins AG (2019) Ten simple rules for the computational modeling of behavioral data. eLife 8:e49547.</w:t>
      </w:r>
    </w:p>
    <w:p w14:paraId="4FC404D8" w14:textId="77777777" w:rsidR="0085029E" w:rsidRPr="0085029E" w:rsidRDefault="0085029E" w:rsidP="0085029E">
      <w:pPr>
        <w:pStyle w:val="Bibliography"/>
      </w:pPr>
      <w:r w:rsidRPr="0085029E">
        <w:t>Wong AL, Goldsmith J, Forrence AD, Haith AM, Krakauer JW (2017) Reaction times can reflect habits rather than computations. Elife 6.</w:t>
      </w:r>
    </w:p>
    <w:p w14:paraId="2DFAA26B" w14:textId="77777777" w:rsidR="0085029E" w:rsidRPr="0085029E" w:rsidRDefault="0085029E" w:rsidP="0085029E">
      <w:pPr>
        <w:pStyle w:val="Bibliography"/>
      </w:pPr>
      <w:r w:rsidRPr="0085029E">
        <w:t>Wood J, Kim H, French MA, Reisman DS, Morton SM (2020) Use-Dependent Plasticity Explains Aftereffects in Visually Guided Locomotor Learning of a Novel Step Length Asymmetry. Journal of Neurophysiology.</w:t>
      </w:r>
    </w:p>
    <w:p w14:paraId="7D4BCE92" w14:textId="3E7E9056"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t xml:space="preserve">Experimental setup.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3C7ACBF3"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Jonathan Wood" w:date="2020-06-12T13:25:00Z" w:initials="JW">
    <w:p w14:paraId="337E571F" w14:textId="05F199D5" w:rsidR="00C317B4" w:rsidRDefault="00C317B4">
      <w:pPr>
        <w:pStyle w:val="CommentText"/>
      </w:pPr>
      <w:r>
        <w:rPr>
          <w:rStyle w:val="CommentReference"/>
        </w:rPr>
        <w:annotationRef/>
      </w:r>
      <w:r>
        <w:t xml:space="preserve">I am taking this out because I think it raises more questions than offering clarity. </w:t>
      </w:r>
    </w:p>
  </w:comment>
  <w:comment w:id="51" w:author="Jonathan Wood" w:date="2020-06-12T13:28:00Z" w:initials="JW">
    <w:p w14:paraId="55D096C0" w14:textId="6E0339E5" w:rsidR="00C317B4" w:rsidRDefault="00C317B4">
      <w:pPr>
        <w:pStyle w:val="CommentText"/>
      </w:pPr>
      <w:r>
        <w:rPr>
          <w:rStyle w:val="CommentReference"/>
        </w:rPr>
        <w:annotationRef/>
      </w:r>
      <w:proofErr w:type="gramStart"/>
      <w:r>
        <w:t>Don’t</w:t>
      </w:r>
      <w:proofErr w:type="gramEnd"/>
      <w:r>
        <w:t xml:space="preserve"> want it to sound like this is the way we are ordering the conditions.</w:t>
      </w:r>
    </w:p>
  </w:comment>
  <w:comment w:id="67" w:author="Jonathan Wood" w:date="2020-06-12T14:14:00Z" w:initials="JW">
    <w:p w14:paraId="1C66CD7C" w14:textId="721D0049" w:rsidR="00143A46" w:rsidRDefault="00143A46" w:rsidP="00143A46">
      <w:pPr>
        <w:pStyle w:val="CommentText"/>
      </w:pPr>
      <w:r>
        <w:rPr>
          <w:rStyle w:val="CommentReference"/>
        </w:rPr>
        <w:annotationRef/>
      </w:r>
      <w:r>
        <w:t xml:space="preserve">I put this in to address Susanne and </w:t>
      </w:r>
      <w:proofErr w:type="spellStart"/>
      <w:r>
        <w:t>Maggies</w:t>
      </w:r>
      <w:proofErr w:type="spellEnd"/>
      <w:r>
        <w:t xml:space="preserve"> concern of why </w:t>
      </w:r>
      <w:proofErr w:type="gramStart"/>
      <w:r>
        <w:t>are not we</w:t>
      </w:r>
      <w:proofErr w:type="gramEnd"/>
      <w:r>
        <w:t xml:space="preserve"> focusing on differences between learning in our analysis and models. I added a bit to the last paragraph of the intro to address this point as well and I think this point here helps tie those together. </w:t>
      </w:r>
    </w:p>
    <w:p w14:paraId="2EE5C6EB" w14:textId="77777777" w:rsidR="00143A46" w:rsidRDefault="00143A46" w:rsidP="00143A46">
      <w:pPr>
        <w:pStyle w:val="CommentText"/>
      </w:pPr>
    </w:p>
    <w:p w14:paraId="43BA1055" w14:textId="37DED9F2" w:rsidR="0052129A" w:rsidRDefault="00143A46" w:rsidP="00143A46">
      <w:pPr>
        <w:pStyle w:val="CommentText"/>
      </w:pPr>
      <w:r>
        <w:t xml:space="preserve">Do we need something similar for the </w:t>
      </w:r>
      <w:proofErr w:type="gramStart"/>
      <w:r>
        <w:t>model based</w:t>
      </w:r>
      <w:proofErr w:type="gramEnd"/>
      <w:r>
        <w:t xml:space="preserve"> analysis section? I made a small adjustment to the first paragraph of the next section.</w:t>
      </w:r>
      <w:r w:rsidR="0052129A">
        <w:t xml:space="preserve"> </w:t>
      </w:r>
    </w:p>
    <w:p w14:paraId="2A88BA35" w14:textId="4CE13536" w:rsidR="00143A46" w:rsidRDefault="00143A4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7E571F" w15:done="0"/>
  <w15:commentEx w15:paraId="55D096C0" w15:done="0"/>
  <w15:commentEx w15:paraId="2A88BA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00C5" w16cex:dateUtc="2020-06-12T17:25:00Z"/>
  <w16cex:commentExtensible w16cex:durableId="228E018A" w16cex:dateUtc="2020-06-12T17:28:00Z"/>
  <w16cex:commentExtensible w16cex:durableId="228E0C5D" w16cex:dateUtc="2020-06-12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7E571F" w16cid:durableId="228E00C5"/>
  <w16cid:commentId w16cid:paraId="55D096C0" w16cid:durableId="228E018A"/>
  <w16cid:commentId w16cid:paraId="2A88BA35" w16cid:durableId="228E0C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B035D3" w14:textId="77777777" w:rsidR="009815E5" w:rsidRDefault="009815E5" w:rsidP="00930253">
      <w:r>
        <w:separator/>
      </w:r>
    </w:p>
  </w:endnote>
  <w:endnote w:type="continuationSeparator" w:id="0">
    <w:p w14:paraId="3B2D787B" w14:textId="77777777" w:rsidR="009815E5" w:rsidRDefault="009815E5"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93172C" w:rsidRDefault="009317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93172C" w:rsidRDefault="00931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36C0A4" w14:textId="77777777" w:rsidR="009815E5" w:rsidRDefault="009815E5" w:rsidP="00930253">
      <w:r>
        <w:separator/>
      </w:r>
    </w:p>
  </w:footnote>
  <w:footnote w:type="continuationSeparator" w:id="0">
    <w:p w14:paraId="66EB72B5" w14:textId="77777777" w:rsidR="009815E5" w:rsidRDefault="009815E5"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66CB"/>
    <w:rsid w:val="00091A50"/>
    <w:rsid w:val="000A0A14"/>
    <w:rsid w:val="000A3677"/>
    <w:rsid w:val="000A746F"/>
    <w:rsid w:val="000B101F"/>
    <w:rsid w:val="000B38A2"/>
    <w:rsid w:val="000B55EA"/>
    <w:rsid w:val="000B6815"/>
    <w:rsid w:val="000B6FC3"/>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34D8"/>
    <w:rsid w:val="002447EF"/>
    <w:rsid w:val="002502A3"/>
    <w:rsid w:val="0025164F"/>
    <w:rsid w:val="00253C43"/>
    <w:rsid w:val="00271E29"/>
    <w:rsid w:val="0027304B"/>
    <w:rsid w:val="00275AEF"/>
    <w:rsid w:val="00275BEC"/>
    <w:rsid w:val="00275E07"/>
    <w:rsid w:val="002807A6"/>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C2EDF"/>
    <w:rsid w:val="003C38B7"/>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525AD"/>
    <w:rsid w:val="00453885"/>
    <w:rsid w:val="00453FA2"/>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5DCA"/>
    <w:rsid w:val="005F6476"/>
    <w:rsid w:val="0060323D"/>
    <w:rsid w:val="00603C1A"/>
    <w:rsid w:val="00604106"/>
    <w:rsid w:val="0060554D"/>
    <w:rsid w:val="0061073E"/>
    <w:rsid w:val="006133DE"/>
    <w:rsid w:val="00615FED"/>
    <w:rsid w:val="0061724C"/>
    <w:rsid w:val="00617E1C"/>
    <w:rsid w:val="00627E80"/>
    <w:rsid w:val="006306AE"/>
    <w:rsid w:val="00631F06"/>
    <w:rsid w:val="00633EEF"/>
    <w:rsid w:val="006423C7"/>
    <w:rsid w:val="00647E38"/>
    <w:rsid w:val="006522EE"/>
    <w:rsid w:val="00652C22"/>
    <w:rsid w:val="00653ED2"/>
    <w:rsid w:val="00657265"/>
    <w:rsid w:val="00657732"/>
    <w:rsid w:val="00660645"/>
    <w:rsid w:val="006606EE"/>
    <w:rsid w:val="006619CC"/>
    <w:rsid w:val="00665CC1"/>
    <w:rsid w:val="00673506"/>
    <w:rsid w:val="00677EEB"/>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375E"/>
    <w:rsid w:val="00764145"/>
    <w:rsid w:val="00764D3A"/>
    <w:rsid w:val="00767FB7"/>
    <w:rsid w:val="00774C8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D1D"/>
    <w:rsid w:val="007D3C9C"/>
    <w:rsid w:val="007D3E12"/>
    <w:rsid w:val="007D6FE6"/>
    <w:rsid w:val="007D7627"/>
    <w:rsid w:val="007D7D05"/>
    <w:rsid w:val="007E2655"/>
    <w:rsid w:val="007E2E69"/>
    <w:rsid w:val="007E41FE"/>
    <w:rsid w:val="007E505C"/>
    <w:rsid w:val="007F0703"/>
    <w:rsid w:val="007F1BE9"/>
    <w:rsid w:val="007F3390"/>
    <w:rsid w:val="00800585"/>
    <w:rsid w:val="0080062B"/>
    <w:rsid w:val="008046D6"/>
    <w:rsid w:val="00812DE8"/>
    <w:rsid w:val="008147A1"/>
    <w:rsid w:val="00820F8C"/>
    <w:rsid w:val="00821264"/>
    <w:rsid w:val="0083003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7683"/>
    <w:rsid w:val="00A27A16"/>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8724E"/>
    <w:rsid w:val="00B879CC"/>
    <w:rsid w:val="00B90E23"/>
    <w:rsid w:val="00B94330"/>
    <w:rsid w:val="00B94688"/>
    <w:rsid w:val="00B94F95"/>
    <w:rsid w:val="00BA08EE"/>
    <w:rsid w:val="00BA6FDD"/>
    <w:rsid w:val="00BB19E6"/>
    <w:rsid w:val="00BB6E69"/>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81DF1"/>
    <w:rsid w:val="00D847E6"/>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5A0"/>
    <w:rsid w:val="00DC271F"/>
    <w:rsid w:val="00DC3740"/>
    <w:rsid w:val="00DD1498"/>
    <w:rsid w:val="00DD7D15"/>
    <w:rsid w:val="00DE393B"/>
    <w:rsid w:val="00DE4EF8"/>
    <w:rsid w:val="00DE6FD2"/>
    <w:rsid w:val="00DF5B92"/>
    <w:rsid w:val="00E00AF1"/>
    <w:rsid w:val="00E01C34"/>
    <w:rsid w:val="00E033AB"/>
    <w:rsid w:val="00E05E73"/>
    <w:rsid w:val="00E148E1"/>
    <w:rsid w:val="00E23CA2"/>
    <w:rsid w:val="00E25B3A"/>
    <w:rsid w:val="00E3622E"/>
    <w:rsid w:val="00E410C7"/>
    <w:rsid w:val="00E4158D"/>
    <w:rsid w:val="00E42639"/>
    <w:rsid w:val="00E45977"/>
    <w:rsid w:val="00E4663D"/>
    <w:rsid w:val="00E5331C"/>
    <w:rsid w:val="00E608A2"/>
    <w:rsid w:val="00E657BE"/>
    <w:rsid w:val="00E665EE"/>
    <w:rsid w:val="00E66816"/>
    <w:rsid w:val="00E677F0"/>
    <w:rsid w:val="00E74198"/>
    <w:rsid w:val="00E746DC"/>
    <w:rsid w:val="00E74E5A"/>
    <w:rsid w:val="00E756A2"/>
    <w:rsid w:val="00E80016"/>
    <w:rsid w:val="00E81BA2"/>
    <w:rsid w:val="00E84A95"/>
    <w:rsid w:val="00E85C2C"/>
    <w:rsid w:val="00E913D4"/>
    <w:rsid w:val="00E93080"/>
    <w:rsid w:val="00EA0502"/>
    <w:rsid w:val="00EA377F"/>
    <w:rsid w:val="00EA3C2E"/>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0D26"/>
    <w:rsid w:val="00F220C2"/>
    <w:rsid w:val="00F2396E"/>
    <w:rsid w:val="00F242B7"/>
    <w:rsid w:val="00F246B2"/>
    <w:rsid w:val="00F25D25"/>
    <w:rsid w:val="00F315A6"/>
    <w:rsid w:val="00F368FB"/>
    <w:rsid w:val="00F36F78"/>
    <w:rsid w:val="00F41007"/>
    <w:rsid w:val="00F43603"/>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1B50"/>
    <w:rsid w:val="00F970EC"/>
    <w:rsid w:val="00FA0CD2"/>
    <w:rsid w:val="00FA2486"/>
    <w:rsid w:val="00FA3E6A"/>
    <w:rsid w:val="00FB3858"/>
    <w:rsid w:val="00FC2113"/>
    <w:rsid w:val="00FC4149"/>
    <w:rsid w:val="00FC4A30"/>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81556-1E34-774D-8F2D-DE059FF45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8</TotalTime>
  <Pages>21</Pages>
  <Words>18529</Words>
  <Characters>105617</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7</cp:revision>
  <dcterms:created xsi:type="dcterms:W3CDTF">2020-06-09T18:49:00Z</dcterms:created>
  <dcterms:modified xsi:type="dcterms:W3CDTF">2020-06-1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h7QxDNo"/&gt;&lt;style id="http://www.zotero.org/styles/eneuro" hasBibliography="1" bibliographyStyleHasBeenSet="1"/&gt;&lt;prefs&gt;&lt;pref name="fieldType" value="Field"/&gt;&lt;/prefs&gt;&lt;/data&gt;</vt:lpwstr>
  </property>
</Properties>
</file>